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711DCB5C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Pr="0024090E">
        <w:rPr>
          <w:rFonts w:eastAsia="Calibri" w:cs="Tahoma"/>
          <w:sz w:val="37"/>
          <w:szCs w:val="37"/>
        </w:rPr>
        <w:t>Intercalar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4319F854" w14:textId="6848D85E" w:rsidR="0024090E" w:rsidRDefault="00F20BC4" w:rsidP="0024090E">
      <w:pPr>
        <w:jc w:val="center"/>
        <w:rPr>
          <w:rFonts w:cs="Tahoma"/>
          <w:sz w:val="28"/>
          <w:szCs w:val="40"/>
        </w:rPr>
      </w:pPr>
      <w:r w:rsidRPr="00BC223A">
        <w:rPr>
          <w:rFonts w:cs="Tahoma"/>
          <w:sz w:val="28"/>
          <w:szCs w:val="40"/>
        </w:rPr>
        <w:t xml:space="preserve">15 </w:t>
      </w:r>
      <w:r w:rsidRPr="00BC223A">
        <w:rPr>
          <w:rFonts w:eastAsia="Calibri" w:cs="Tahoma"/>
          <w:sz w:val="28"/>
          <w:szCs w:val="40"/>
        </w:rPr>
        <w:t>Outubro</w:t>
      </w:r>
      <w:r w:rsidRPr="00BC223A">
        <w:rPr>
          <w:rFonts w:cs="Tahoma"/>
          <w:sz w:val="28"/>
          <w:szCs w:val="40"/>
        </w:rPr>
        <w:t xml:space="preserve"> 2017</w:t>
      </w:r>
    </w:p>
    <w:p w14:paraId="213B48E3" w14:textId="77777777" w:rsidR="00AF7C95" w:rsidRDefault="00AF7C95" w:rsidP="0064038E">
      <w:pPr>
        <w:rPr>
          <w:rFonts w:cs="Tahoma"/>
          <w:sz w:val="28"/>
          <w:szCs w:val="40"/>
        </w:rPr>
        <w:sectPr w:rsidR="00AF7C95" w:rsidSect="00D750D9">
          <w:footerReference w:type="even" r:id="rId9"/>
          <w:type w:val="oddPage"/>
          <w:pgSz w:w="11900" w:h="16840"/>
          <w:pgMar w:top="1417" w:right="1701" w:bottom="1417" w:left="1701" w:header="708" w:footer="708" w:gutter="0"/>
          <w:pgNumType w:fmt="lowerRoman" w:start="1"/>
          <w:cols w:space="708"/>
          <w:docGrid w:linePitch="360"/>
        </w:sectPr>
      </w:pPr>
    </w:p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04E47E55" w14:textId="4B6D7C50" w:rsidR="007B3BDE" w:rsidRPr="00A41EC3" w:rsidRDefault="007B3BDE" w:rsidP="007B3BDE">
          <w:pPr>
            <w:rPr>
              <w:rStyle w:val="TtuloCarter"/>
              <w:b w:val="0"/>
              <w:color w:val="2F5496" w:themeColor="accent1" w:themeShade="BF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</w:p>
        <w:p w14:paraId="087D058E" w14:textId="77777777" w:rsidR="0001599B" w:rsidRDefault="007B3BD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r w:rsidRPr="00A41EC3">
            <w:rPr>
              <w:rFonts w:ascii="Times" w:hAnsi="Times"/>
              <w:bCs w:val="0"/>
              <w:caps/>
            </w:rPr>
            <w:fldChar w:fldCharType="begin"/>
          </w:r>
          <w:r w:rsidRPr="00A41EC3">
            <w:rPr>
              <w:rFonts w:ascii="Times" w:hAnsi="Times"/>
            </w:rPr>
            <w:instrText>TOC \o "1-3" \h \z \u</w:instrText>
          </w:r>
          <w:r w:rsidRPr="00A41EC3">
            <w:rPr>
              <w:rFonts w:ascii="Times" w:hAnsi="Times"/>
              <w:bCs w:val="0"/>
              <w:caps/>
            </w:rPr>
            <w:fldChar w:fldCharType="separate"/>
          </w:r>
          <w:hyperlink w:anchor="_Toc495663045" w:history="1">
            <w:r w:rsidR="0001599B" w:rsidRPr="00727030">
              <w:rPr>
                <w:rStyle w:val="Hiperligao"/>
                <w:noProof/>
              </w:rPr>
              <w:t>1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O jogo Corrida de Reis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5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1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3F4ADAF9" w14:textId="77777777" w:rsidR="0001599B" w:rsidRDefault="0056175A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46" w:history="1">
            <w:r w:rsidR="0001599B" w:rsidRPr="00727030">
              <w:rPr>
                <w:rStyle w:val="Hiperligao"/>
                <w:noProof/>
              </w:rPr>
              <w:t>1.1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Imagens do Jogo Corrida do Reis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6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1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35BF59C0" w14:textId="77777777" w:rsidR="0001599B" w:rsidRDefault="0056175A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663047" w:history="1">
            <w:r w:rsidR="0001599B" w:rsidRPr="00727030">
              <w:rPr>
                <w:rStyle w:val="Hiperligao"/>
                <w:noProof/>
              </w:rPr>
              <w:t>2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Abordagem inicial à modelação do jogo em Prolog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7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4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08E2E5AF" w14:textId="77777777" w:rsidR="0001599B" w:rsidRDefault="0056175A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48" w:history="1">
            <w:r w:rsidR="0001599B" w:rsidRPr="00727030">
              <w:rPr>
                <w:rStyle w:val="Hiperligao"/>
                <w:noProof/>
              </w:rPr>
              <w:t>2.1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Representação do estado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8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4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03921044" w14:textId="77777777" w:rsidR="0001599B" w:rsidRDefault="0056175A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663049" w:history="1">
            <w:r w:rsidR="0001599B" w:rsidRPr="00727030">
              <w:rPr>
                <w:rStyle w:val="Hiperligao"/>
                <w:noProof/>
              </w:rPr>
              <w:t>2.1.1</w:t>
            </w:r>
            <w:r w:rsidR="0001599B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Lista representativa do estado inicial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9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5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1586C232" w14:textId="77777777" w:rsidR="0001599B" w:rsidRDefault="0056175A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663050" w:history="1">
            <w:r w:rsidR="0001599B" w:rsidRPr="00727030">
              <w:rPr>
                <w:rStyle w:val="Hiperligao"/>
                <w:noProof/>
              </w:rPr>
              <w:t>2.1.2</w:t>
            </w:r>
            <w:r w:rsidR="0001599B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Lista representativa de um possível estado intermédio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0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5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6DD4A232" w14:textId="77777777" w:rsidR="0001599B" w:rsidRDefault="0056175A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663051" w:history="1">
            <w:r w:rsidR="0001599B" w:rsidRPr="00727030">
              <w:rPr>
                <w:rStyle w:val="Hiperligao"/>
                <w:bCs/>
                <w:iCs/>
                <w:noProof/>
              </w:rPr>
              <w:t>2.1.3</w:t>
            </w:r>
            <w:r w:rsidR="0001599B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Lista representativa de um possível estado final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1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5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115F548C" w14:textId="77777777" w:rsidR="0001599B" w:rsidRDefault="0056175A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52" w:history="1">
            <w:r w:rsidR="0001599B" w:rsidRPr="00727030">
              <w:rPr>
                <w:rStyle w:val="Hiperligao"/>
                <w:noProof/>
              </w:rPr>
              <w:t>2.2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Visualização do tabuleiro em modo de text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2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6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113B466B" w14:textId="77777777" w:rsidR="0001599B" w:rsidRDefault="0056175A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53" w:history="1">
            <w:r w:rsidR="0001599B" w:rsidRPr="00727030">
              <w:rPr>
                <w:rStyle w:val="Hiperligao"/>
                <w:noProof/>
              </w:rPr>
              <w:t>2.3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Cabeçalhos dos predicados a serem implementados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3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7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2A093C42" w14:textId="77777777" w:rsidR="0001599B" w:rsidRDefault="0056175A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663054" w:history="1">
            <w:r w:rsidR="0001599B" w:rsidRPr="00727030">
              <w:rPr>
                <w:rStyle w:val="Hiperligao"/>
                <w:noProof/>
              </w:rPr>
              <w:t>3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Bibliografia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4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9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3F596B18" w14:textId="77777777" w:rsidR="0001599B" w:rsidRDefault="0056175A">
          <w:pPr>
            <w:pStyle w:val="ndice1"/>
            <w:tabs>
              <w:tab w:val="left" w:pos="110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663055" w:history="1">
            <w:r w:rsidR="0001599B" w:rsidRPr="00727030">
              <w:rPr>
                <w:rStyle w:val="Hiperligao"/>
                <w:noProof/>
              </w:rPr>
              <w:t>Anexo 1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- Código para impressão do tabuleir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5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01599B">
              <w:rPr>
                <w:noProof/>
                <w:webHidden/>
              </w:rPr>
              <w:t>10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29C9895B" w14:textId="77777777" w:rsidR="003A5502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5662992" w:history="1">
        <w:r w:rsidR="003A5502" w:rsidRPr="003052B0">
          <w:rPr>
            <w:rStyle w:val="Hiperligao"/>
            <w:noProof/>
          </w:rPr>
          <w:t>Figura 1: Estado inicial do tabuleir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2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33A737EF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3" w:history="1">
        <w:r w:rsidR="003A5502" w:rsidRPr="003052B0">
          <w:rPr>
            <w:rStyle w:val="Hiperligao"/>
            <w:noProof/>
          </w:rPr>
          <w:t>Figura 2: Possíveis jogadas do caval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3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3119976E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4" w:history="1">
        <w:r w:rsidR="003A5502" w:rsidRPr="003052B0">
          <w:rPr>
            <w:rStyle w:val="Hiperligao"/>
            <w:noProof/>
          </w:rPr>
          <w:t>Figura 3: Possíveis jogadas do bisp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4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3DD31501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5" w:history="1">
        <w:r w:rsidR="003A5502" w:rsidRPr="003052B0">
          <w:rPr>
            <w:rStyle w:val="Hiperligao"/>
            <w:noProof/>
          </w:rPr>
          <w:t>Figura 4: Possíveis jogadas da torre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5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65D98A1F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6" w:history="1">
        <w:r w:rsidR="003A5502" w:rsidRPr="003052B0">
          <w:rPr>
            <w:rStyle w:val="Hiperligao"/>
            <w:noProof/>
          </w:rPr>
          <w:t>Figura 5: Possíveis jogadas da rainh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6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6594C165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7" w:history="1">
        <w:r w:rsidR="003A5502" w:rsidRPr="003052B0">
          <w:rPr>
            <w:rStyle w:val="Hiperligao"/>
            <w:noProof/>
          </w:rPr>
          <w:t>Figura 6: Possíveis jogadas do rei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7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16CC1C61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8" w:history="1">
        <w:r w:rsidR="003A5502" w:rsidRPr="003052B0">
          <w:rPr>
            <w:rStyle w:val="Hiperligao"/>
            <w:noProof/>
          </w:rPr>
          <w:t>Figura 7: Jogo ganho pelas peças pretas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8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3</w:t>
        </w:r>
        <w:r w:rsidR="003A5502">
          <w:rPr>
            <w:noProof/>
            <w:webHidden/>
          </w:rPr>
          <w:fldChar w:fldCharType="end"/>
        </w:r>
      </w:hyperlink>
    </w:p>
    <w:p w14:paraId="2F69832A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9" w:history="1">
        <w:r w:rsidR="003A5502" w:rsidRPr="003052B0">
          <w:rPr>
            <w:rStyle w:val="Hiperligao"/>
            <w:noProof/>
          </w:rPr>
          <w:t>Figura 8: Jogo ganho pelas peças brancas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9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3</w:t>
        </w:r>
        <w:r w:rsidR="003A5502">
          <w:rPr>
            <w:noProof/>
            <w:webHidden/>
          </w:rPr>
          <w:fldChar w:fldCharType="end"/>
        </w:r>
      </w:hyperlink>
    </w:p>
    <w:p w14:paraId="7DD9B87F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0" w:history="1">
        <w:r w:rsidR="003A5502" w:rsidRPr="003052B0">
          <w:rPr>
            <w:rStyle w:val="Hiperligao"/>
            <w:noProof/>
          </w:rPr>
          <w:t>Figura 9: Jogo que irá acabar empatad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0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3</w:t>
        </w:r>
        <w:r w:rsidR="003A5502">
          <w:rPr>
            <w:noProof/>
            <w:webHidden/>
          </w:rPr>
          <w:fldChar w:fldCharType="end"/>
        </w:r>
      </w:hyperlink>
    </w:p>
    <w:p w14:paraId="2487E2F7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1" w:history="1">
        <w:r w:rsidR="003A5502" w:rsidRPr="003052B0">
          <w:rPr>
            <w:rStyle w:val="Hiperligao"/>
            <w:noProof/>
          </w:rPr>
          <w:t>Figura 10: Estado inicial do tabuleiro apresentado na consol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1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5</w:t>
        </w:r>
        <w:r w:rsidR="003A5502">
          <w:rPr>
            <w:noProof/>
            <w:webHidden/>
          </w:rPr>
          <w:fldChar w:fldCharType="end"/>
        </w:r>
      </w:hyperlink>
    </w:p>
    <w:p w14:paraId="0C1AD6E7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2" w:history="1">
        <w:r w:rsidR="003A5502" w:rsidRPr="003052B0">
          <w:rPr>
            <w:rStyle w:val="Hiperligao"/>
            <w:noProof/>
          </w:rPr>
          <w:t>Figura 11: Possível estado intermédio do tabuleiro apresentado na consol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2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5</w:t>
        </w:r>
        <w:r w:rsidR="003A5502">
          <w:rPr>
            <w:noProof/>
            <w:webHidden/>
          </w:rPr>
          <w:fldChar w:fldCharType="end"/>
        </w:r>
      </w:hyperlink>
    </w:p>
    <w:p w14:paraId="7CB32618" w14:textId="77777777" w:rsidR="003A5502" w:rsidRDefault="0056175A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3" w:history="1">
        <w:r w:rsidR="003A5502" w:rsidRPr="003052B0">
          <w:rPr>
            <w:rStyle w:val="Hiperligao"/>
            <w:noProof/>
          </w:rPr>
          <w:t>Figura 12: Possível estado final do tabuleiro apresentado na consol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3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3A5502">
          <w:rPr>
            <w:noProof/>
            <w:webHidden/>
          </w:rPr>
          <w:t>5</w:t>
        </w:r>
        <w:r w:rsidR="003A5502">
          <w:rPr>
            <w:noProof/>
            <w:webHidden/>
          </w:rPr>
          <w:fldChar w:fldCharType="end"/>
        </w:r>
      </w:hyperlink>
    </w:p>
    <w:p w14:paraId="21547CA0" w14:textId="068CC2B7" w:rsidR="00AE2B17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29D4EC50" w14:textId="77777777" w:rsidR="00F446C0" w:rsidRDefault="00F446C0">
      <w:pPr>
        <w:spacing w:line="240" w:lineRule="auto"/>
        <w:jc w:val="left"/>
        <w:rPr>
          <w:rFonts w:eastAsia="Calibri"/>
        </w:rPr>
        <w:sectPr w:rsidR="00F446C0" w:rsidSect="00903EC8">
          <w:headerReference w:type="default" r:id="rId10"/>
          <w:pgSz w:w="11900" w:h="16840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353DF8AE" w14:textId="37871AC6" w:rsidR="00003047" w:rsidRDefault="00D52DAC" w:rsidP="0098792C">
      <w:pPr>
        <w:pStyle w:val="Cabealho1"/>
      </w:pPr>
      <w:bookmarkStart w:id="0" w:name="_Toc495662470"/>
      <w:bookmarkStart w:id="1" w:name="_Toc495663045"/>
      <w:r>
        <w:lastRenderedPageBreak/>
        <w:t>O jogo Corrida de Reis</w:t>
      </w:r>
      <w:bookmarkEnd w:id="0"/>
      <w:bookmarkEnd w:id="1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341C78">
        <w:t xml:space="preserve">Figura </w:t>
      </w:r>
      <w:r w:rsidR="00341C78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4D978BA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2" w:name="_Toc495239850"/>
      <w:bookmarkStart w:id="3" w:name="_Toc495662471"/>
      <w:bookmarkStart w:id="4" w:name="_Toc495663046"/>
      <w:r>
        <w:t>Imagens do Jogo Corrida do Reis</w:t>
      </w:r>
      <w:bookmarkEnd w:id="2"/>
      <w:bookmarkEnd w:id="3"/>
      <w:bookmarkEnd w:id="4"/>
    </w:p>
    <w:p w14:paraId="1BA2875F" w14:textId="62CFBAB7" w:rsidR="00E043B6" w:rsidRP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esistência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403427">
        <w:trPr>
          <w:trHeight w:val="4695"/>
          <w:jc w:val="center"/>
        </w:trPr>
        <w:tc>
          <w:tcPr>
            <w:tcW w:w="4244" w:type="dxa"/>
          </w:tcPr>
          <w:p w14:paraId="48461D25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55BB834E" wp14:editId="15A91E1B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4D8E0A5" w14:textId="79032F17" w:rsidR="00ED2B6C" w:rsidRDefault="00ED2B6C" w:rsidP="00ED2B6C">
            <w:pPr>
              <w:pStyle w:val="Legenda"/>
            </w:pPr>
            <w:bookmarkStart w:id="5" w:name="_Ref495236562"/>
            <w:bookmarkStart w:id="6" w:name="_Toc495662992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1</w:t>
              </w:r>
            </w:fldSimple>
            <w:bookmarkEnd w:id="5"/>
            <w:r>
              <w:t>: Estado inicial do tabuleiro</w:t>
            </w:r>
            <w:bookmarkEnd w:id="6"/>
          </w:p>
          <w:p w14:paraId="53EAD9BC" w14:textId="13F4B253" w:rsidR="00FC56F2" w:rsidRPr="00ED2B6C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2F7FB282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54977ED" wp14:editId="0E8A8A2E">
                  <wp:extent cx="2064436" cy="2088000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EFDFBF" w14:textId="5466ECFE" w:rsidR="00ED2B6C" w:rsidRDefault="00ED2B6C" w:rsidP="00ED2B6C">
            <w:pPr>
              <w:pStyle w:val="Legenda"/>
            </w:pPr>
            <w:bookmarkStart w:id="7" w:name="_Toc495662993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2</w:t>
              </w:r>
            </w:fldSimple>
            <w:proofErr w:type="gramStart"/>
            <w:r>
              <w:t>: Possívei</w:t>
            </w:r>
            <w:r w:rsidR="004E1957">
              <w:t>s</w:t>
            </w:r>
            <w:proofErr w:type="gramEnd"/>
            <w:r w:rsidR="004E1957">
              <w:t xml:space="preserve"> jogadas do cavalo</w:t>
            </w:r>
            <w:bookmarkEnd w:id="7"/>
          </w:p>
          <w:p w14:paraId="6E909D95" w14:textId="73E3BA55" w:rsidR="00082A58" w:rsidRPr="00107193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403427">
        <w:trPr>
          <w:jc w:val="center"/>
        </w:trPr>
        <w:tc>
          <w:tcPr>
            <w:tcW w:w="4244" w:type="dxa"/>
          </w:tcPr>
          <w:p w14:paraId="1D54BC87" w14:textId="77777777" w:rsidR="004E1957" w:rsidRDefault="004E1957" w:rsidP="004E1957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15D6111" wp14:editId="06619FCC">
                  <wp:extent cx="2064436" cy="2088000"/>
                  <wp:effectExtent l="0" t="0" r="0" b="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D15AE3" w14:textId="3A9EB698" w:rsidR="004E1957" w:rsidRDefault="004E1957" w:rsidP="004E1957">
            <w:pPr>
              <w:pStyle w:val="Legenda"/>
            </w:pPr>
            <w:bookmarkStart w:id="8" w:name="_Toc495662994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3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8"/>
          </w:p>
          <w:p w14:paraId="0961F0CB" w14:textId="6A3C07AF" w:rsidR="003B3BDF" w:rsidRPr="004E1957" w:rsidRDefault="004E1957" w:rsidP="004E1957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338C1C14" w14:textId="77777777" w:rsidR="00DB277F" w:rsidRDefault="00DB277F" w:rsidP="00DB277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4C519553" wp14:editId="70DA7D59">
                  <wp:extent cx="2068286" cy="2088000"/>
                  <wp:effectExtent l="0" t="0" r="0" b="0"/>
                  <wp:docPr id="13" name="Imagem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1E0B1A" w14:textId="35B2DCCA" w:rsidR="00DB277F" w:rsidRDefault="00DB277F" w:rsidP="00DB277F">
            <w:pPr>
              <w:pStyle w:val="Legenda"/>
            </w:pPr>
            <w:bookmarkStart w:id="9" w:name="_Toc495662995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4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9"/>
          </w:p>
          <w:p w14:paraId="0D5F4077" w14:textId="0907A444" w:rsidR="003B3BDF" w:rsidRPr="00DB277F" w:rsidRDefault="00DB277F" w:rsidP="00DB277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64B95CB3" w14:textId="77777777" w:rsidTr="00403427">
        <w:trPr>
          <w:trHeight w:val="4495"/>
          <w:jc w:val="center"/>
        </w:trPr>
        <w:tc>
          <w:tcPr>
            <w:tcW w:w="4244" w:type="dxa"/>
          </w:tcPr>
          <w:p w14:paraId="0FF5102C" w14:textId="77777777" w:rsidR="001F6C75" w:rsidRDefault="001F6C75" w:rsidP="00235D21">
            <w:pPr>
              <w:keepNext/>
              <w:jc w:val="center"/>
            </w:pPr>
          </w:p>
          <w:p w14:paraId="3E03EB7E" w14:textId="77777777" w:rsidR="00235D21" w:rsidRDefault="00235D21" w:rsidP="00235D21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1105B26" wp14:editId="3B8568AB">
                  <wp:extent cx="2068286" cy="2088000"/>
                  <wp:effectExtent l="0" t="0" r="0" b="0"/>
                  <wp:docPr id="17" name="Imagem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76E1A9D" w14:textId="6D03A558" w:rsidR="00235D21" w:rsidRDefault="00235D21" w:rsidP="00235D21">
            <w:pPr>
              <w:pStyle w:val="Legenda"/>
            </w:pPr>
            <w:bookmarkStart w:id="10" w:name="_Toc495662996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5</w:t>
              </w:r>
            </w:fldSimple>
            <w:proofErr w:type="gramStart"/>
            <w:r>
              <w:t xml:space="preserve">: </w:t>
            </w:r>
            <w:r w:rsidR="00905E3A">
              <w:t>Possíveis</w:t>
            </w:r>
            <w:proofErr w:type="gramEnd"/>
            <w:r w:rsidR="00905E3A">
              <w:t xml:space="preserve"> jogadas da rainha</w:t>
            </w:r>
            <w:bookmarkEnd w:id="10"/>
          </w:p>
          <w:p w14:paraId="1C29FF1F" w14:textId="080D33E1" w:rsidR="003B3BDF" w:rsidRPr="00235D21" w:rsidRDefault="00235D21" w:rsidP="00235D21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77A323D" w14:textId="77777777" w:rsidR="001F6C75" w:rsidRDefault="001F6C75" w:rsidP="00905E3A">
            <w:pPr>
              <w:keepNext/>
              <w:jc w:val="center"/>
            </w:pPr>
          </w:p>
          <w:p w14:paraId="2EE481E8" w14:textId="77777777" w:rsidR="00905E3A" w:rsidRDefault="00905E3A" w:rsidP="00905E3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33A73A6" wp14:editId="24739A66">
                  <wp:extent cx="2056778" cy="2088000"/>
                  <wp:effectExtent l="0" t="0" r="635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587AD3" w14:textId="77777777" w:rsidR="00905E3A" w:rsidRDefault="00905E3A" w:rsidP="00905E3A">
            <w:pPr>
              <w:pStyle w:val="Legenda"/>
            </w:pPr>
            <w:bookmarkStart w:id="11" w:name="_Toc495662997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6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1"/>
          </w:p>
          <w:p w14:paraId="122D08DA" w14:textId="57DC9889" w:rsidR="003B3BDF" w:rsidRPr="00C41A12" w:rsidRDefault="00905E3A" w:rsidP="00C41A1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C355A" w14:paraId="6F9EA93D" w14:textId="77777777" w:rsidTr="00403427">
        <w:trPr>
          <w:jc w:val="center"/>
        </w:trPr>
        <w:tc>
          <w:tcPr>
            <w:tcW w:w="4244" w:type="dxa"/>
          </w:tcPr>
          <w:p w14:paraId="17539182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79AFF3D" wp14:editId="403EA532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01F314" w14:textId="77777777" w:rsidR="00494342" w:rsidRDefault="00494342" w:rsidP="00494342">
            <w:pPr>
              <w:pStyle w:val="Legenda"/>
            </w:pPr>
            <w:bookmarkStart w:id="12" w:name="_Toc495662998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7</w:t>
              </w:r>
            </w:fldSimple>
            <w:r>
              <w:t>: Jogo ganho pelas peças pretas</w:t>
            </w:r>
            <w:bookmarkEnd w:id="12"/>
          </w:p>
          <w:p w14:paraId="2D8F3824" w14:textId="3E54476E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C769FFD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CC80F2A" wp14:editId="41FA8225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DE49A4D" w14:textId="77777777" w:rsidR="00494342" w:rsidRDefault="00494342" w:rsidP="00494342">
            <w:pPr>
              <w:pStyle w:val="Legenda"/>
            </w:pPr>
            <w:bookmarkStart w:id="13" w:name="_Toc495662999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8</w:t>
              </w:r>
            </w:fldSimple>
            <w:r>
              <w:t>: Jogo ganho pelas peças brancas</w:t>
            </w:r>
            <w:bookmarkEnd w:id="13"/>
          </w:p>
          <w:p w14:paraId="6A6995A4" w14:textId="425F8EA6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F5E22" w14:paraId="79365C6D" w14:textId="77777777" w:rsidTr="00403427">
        <w:trPr>
          <w:trHeight w:val="5012"/>
          <w:jc w:val="center"/>
        </w:trPr>
        <w:tc>
          <w:tcPr>
            <w:tcW w:w="4244" w:type="dxa"/>
          </w:tcPr>
          <w:p w14:paraId="06AA5196" w14:textId="79386490" w:rsidR="000F5E22" w:rsidRDefault="000F5E22" w:rsidP="00494342">
            <w:pPr>
              <w:keepNext/>
              <w:jc w:val="center"/>
              <w:rPr>
                <w:noProof/>
              </w:rPr>
            </w:pPr>
          </w:p>
          <w:p w14:paraId="0133776B" w14:textId="77777777" w:rsidR="000F5E22" w:rsidRDefault="000F5E22" w:rsidP="000F5E2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0F2C928A" wp14:editId="3BFE7B7E">
                  <wp:extent cx="2064436" cy="2088000"/>
                  <wp:effectExtent l="0" t="0" r="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78F9E5" w14:textId="77777777" w:rsidR="000F5E22" w:rsidRDefault="000F5E22" w:rsidP="000F5E22">
            <w:pPr>
              <w:pStyle w:val="Legenda"/>
            </w:pPr>
            <w:bookmarkStart w:id="14" w:name="_Toc495663000"/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9</w:t>
              </w:r>
            </w:fldSimple>
            <w:r>
              <w:t>: Jogo que irá acabar empatado</w:t>
            </w:r>
            <w:bookmarkEnd w:id="14"/>
          </w:p>
          <w:p w14:paraId="16622622" w14:textId="2CD475EE" w:rsidR="000F5E22" w:rsidRDefault="000F5E22" w:rsidP="000F5E22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E5DA2AB" w14:textId="77777777" w:rsidR="000F5E22" w:rsidRDefault="000F5E22" w:rsidP="00494342">
            <w:pPr>
              <w:keepNext/>
              <w:jc w:val="center"/>
              <w:rPr>
                <w:noProof/>
              </w:rPr>
            </w:pPr>
          </w:p>
        </w:tc>
      </w:tr>
    </w:tbl>
    <w:p w14:paraId="319D35D6" w14:textId="21C9D8AB" w:rsidR="000B4AD9" w:rsidRDefault="000B4AD9">
      <w:r>
        <w:br w:type="page"/>
      </w:r>
    </w:p>
    <w:p w14:paraId="43801CC1" w14:textId="3E21491E" w:rsidR="004A1FB7" w:rsidRDefault="006A4492" w:rsidP="00910315">
      <w:pPr>
        <w:pStyle w:val="Cabealho1"/>
      </w:pPr>
      <w:bookmarkStart w:id="15" w:name="_Toc495239851"/>
      <w:bookmarkStart w:id="16" w:name="_Toc495662472"/>
      <w:bookmarkStart w:id="17" w:name="_Toc495663047"/>
      <w:r w:rsidRPr="009F21FE">
        <w:lastRenderedPageBreak/>
        <w:t>Abordagem inicial à modelação do jogo em Prolog</w:t>
      </w:r>
      <w:bookmarkEnd w:id="15"/>
      <w:bookmarkEnd w:id="16"/>
      <w:bookmarkEnd w:id="17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18" w:name="_Toc495662473"/>
      <w:bookmarkStart w:id="19" w:name="_Toc495663048"/>
      <w:r>
        <w:t>Representação do estado do jogo</w:t>
      </w:r>
      <w:bookmarkEnd w:id="18"/>
      <w:bookmarkEnd w:id="19"/>
    </w:p>
    <w:p w14:paraId="1140795B" w14:textId="3E9081C2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F78A4">
        <w:t xml:space="preserve"> e tem 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20"/>
          <w:footerReference w:type="default" r:id="rId21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0ACB7AE" w14:textId="6779C55E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7F37B3B8" w14:textId="7C6D9521" w:rsidR="00627CD2" w:rsidRDefault="007C303B" w:rsidP="00627CD2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- Cavalo Preto</w:t>
      </w:r>
    </w:p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5F0CDE86" w14:textId="4A63273E" w:rsidR="00627CD2" w:rsidRDefault="007C303B" w:rsidP="00627CD2">
      <w:pPr>
        <w:pStyle w:val="PargrafodaLista"/>
        <w:numPr>
          <w:ilvl w:val="0"/>
          <w:numId w:val="6"/>
        </w:numPr>
      </w:pPr>
      <w:r>
        <w:t>t2</w:t>
      </w:r>
      <w:r w:rsidR="00627CD2">
        <w:t xml:space="preserve"> – Torre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1C2966F7" w14:textId="50CFA516" w:rsidR="00627CD2" w:rsidRDefault="00621E50" w:rsidP="00627CD2">
      <w:pPr>
        <w:pStyle w:val="PargrafodaLista"/>
        <w:numPr>
          <w:ilvl w:val="0"/>
          <w:numId w:val="6"/>
        </w:numPr>
      </w:pPr>
      <w:r>
        <w:t>b2</w:t>
      </w:r>
      <w:r w:rsidR="00627CD2">
        <w:t xml:space="preserve"> – Bispo Branco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6C0D589" w14:textId="4E709DDF" w:rsidR="00627CD2" w:rsidRDefault="00621E50" w:rsidP="00627CD2">
      <w:pPr>
        <w:pStyle w:val="PargrafodaLista"/>
        <w:numPr>
          <w:ilvl w:val="0"/>
          <w:numId w:val="6"/>
        </w:numPr>
      </w:pPr>
      <w:r>
        <w:t>c2</w:t>
      </w:r>
      <w:r w:rsidR="00627CD2">
        <w:t xml:space="preserve"> – Caval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55DD7CA8" w14:textId="32ECDB28" w:rsidR="005B7954" w:rsidRDefault="00B606A9" w:rsidP="00FF2618">
      <w:r>
        <w:t>No tabuleiro só pode haver uma única peça das referidas acima, exceto a casa vazia.</w:t>
      </w:r>
    </w:p>
    <w:p w14:paraId="2711BDFC" w14:textId="77777777" w:rsidR="00035F39" w:rsidRDefault="00D6282F" w:rsidP="003874A9">
      <w:pPr>
        <w:pStyle w:val="Cabealho3"/>
      </w:pPr>
      <w:bookmarkStart w:id="20" w:name="_Toc495662474"/>
      <w:bookmarkStart w:id="21" w:name="_Toc495663049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0"/>
      <w:bookmarkEnd w:id="21"/>
    </w:p>
    <w:p w14:paraId="5F8C5C54" w14:textId="553AF127" w:rsidR="007318C2" w:rsidRPr="007318C2" w:rsidRDefault="00A51F96" w:rsidP="007318C2">
      <w:r>
        <w:rPr>
          <w:noProof/>
        </w:rPr>
        <w:drawing>
          <wp:anchor distT="0" distB="0" distL="114300" distR="114300" simplePos="0" relativeHeight="251659266" behindDoc="0" locked="0" layoutInCell="1" allowOverlap="1" wp14:anchorId="66B4EA70" wp14:editId="411DB28B">
            <wp:simplePos x="0" y="0"/>
            <wp:positionH relativeFrom="column">
              <wp:posOffset>-5080</wp:posOffset>
            </wp:positionH>
            <wp:positionV relativeFrom="paragraph">
              <wp:posOffset>0</wp:posOffset>
            </wp:positionV>
            <wp:extent cx="1857375" cy="2101215"/>
            <wp:effectExtent l="0" t="0" r="0" b="6985"/>
            <wp:wrapSquare wrapText="bothSides"/>
            <wp:docPr id="5" name="Imagem 5" descr="/Users/beatrizdehenriquesmartins/Desktop/TIS/FEUP/3PLOG/FEUP---PLOG/1º Entrega Intercalar/Imagens/Estado Inicial Consol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TIS/FEUP/3PLOG/FEUP---PLOG/1º Entrega Intercalar/Imagens/Estado Inicial Consola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101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34294784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41E55AAA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725F6B" w:rsidRPr="00AE5EDD">
        <w:rPr>
          <w:sz w:val="21"/>
          <w:szCs w:val="17"/>
        </w:rPr>
        <w:t xml:space="preserve">, b1 , c1 , </w:t>
      </w:r>
      <w:proofErr w:type="spellStart"/>
      <w:r w:rsidR="00725F6B" w:rsidRPr="00AE5EDD">
        <w:rPr>
          <w:sz w:val="21"/>
          <w:szCs w:val="17"/>
        </w:rPr>
        <w:t>c1</w:t>
      </w:r>
      <w:proofErr w:type="spellEnd"/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2E0D0F52" w14:textId="77777777" w:rsidR="00271855" w:rsidRPr="00FA0234" w:rsidRDefault="00271855" w:rsidP="00394CAA">
      <w:pPr>
        <w:pStyle w:val="Legenda"/>
        <w:jc w:val="left"/>
      </w:pPr>
      <w:bookmarkStart w:id="22" w:name="_Ref495321564"/>
    </w:p>
    <w:p w14:paraId="76C0A02B" w14:textId="148CBF73" w:rsidR="00BF7EAD" w:rsidRDefault="00035F39" w:rsidP="00394CAA">
      <w:pPr>
        <w:pStyle w:val="Legenda"/>
        <w:jc w:val="left"/>
      </w:pPr>
      <w:bookmarkStart w:id="23" w:name="_Ref495411755"/>
      <w:bookmarkStart w:id="24" w:name="_Toc495663001"/>
      <w:r>
        <w:t xml:space="preserve">Figura </w:t>
      </w:r>
      <w:fldSimple w:instr=" SEQ Figura \* ARABIC ">
        <w:r w:rsidR="00341C78">
          <w:rPr>
            <w:noProof/>
          </w:rPr>
          <w:t>10</w:t>
        </w:r>
      </w:fldSimple>
      <w:bookmarkEnd w:id="22"/>
      <w:bookmarkEnd w:id="23"/>
      <w:r>
        <w:t>: Estado inicial do tabuleiro apresentado na consola</w:t>
      </w:r>
      <w:bookmarkEnd w:id="24"/>
    </w:p>
    <w:p w14:paraId="7F7D0931" w14:textId="77777777" w:rsidR="000839BF" w:rsidRPr="000839BF" w:rsidRDefault="000839BF" w:rsidP="000839BF"/>
    <w:p w14:paraId="083A7B91" w14:textId="554E90BA" w:rsidR="001979BC" w:rsidRDefault="001979BC" w:rsidP="001979BC">
      <w:pPr>
        <w:pStyle w:val="Cabealho3"/>
      </w:pPr>
      <w:bookmarkStart w:id="25" w:name="_Toc495662475"/>
      <w:bookmarkStart w:id="26" w:name="_Toc495663050"/>
      <w:r>
        <w:t xml:space="preserve">Lista representativa </w:t>
      </w:r>
      <w:r w:rsidR="00BF7EAD">
        <w:t>de um possível estado intermédio do jogo</w:t>
      </w:r>
      <w:bookmarkEnd w:id="25"/>
      <w:bookmarkEnd w:id="26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27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28" w:name="_Ref495411756"/>
      <w:bookmarkStart w:id="29" w:name="_Toc495663002"/>
      <w:r>
        <w:t xml:space="preserve">Figura </w:t>
      </w:r>
      <w:fldSimple w:instr=" SEQ Figura \* ARABIC ">
        <w:r w:rsidR="00341C78">
          <w:rPr>
            <w:noProof/>
          </w:rPr>
          <w:t>11</w:t>
        </w:r>
      </w:fldSimple>
      <w:bookmarkEnd w:id="27"/>
      <w:bookmarkEnd w:id="28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29"/>
    </w:p>
    <w:p w14:paraId="470FE049" w14:textId="4B6201A2" w:rsidR="003D5DE1" w:rsidRPr="00C31D15" w:rsidRDefault="003D5DE1" w:rsidP="00C31D15"/>
    <w:p w14:paraId="2BE5F759" w14:textId="37A720C9" w:rsidR="00BF7EAD" w:rsidRPr="0041038E" w:rsidRDefault="0041038E" w:rsidP="0041038E">
      <w:pPr>
        <w:pStyle w:val="Cabealho3"/>
        <w:rPr>
          <w:bCs/>
          <w:i/>
          <w:iCs/>
        </w:rPr>
      </w:pPr>
      <w:bookmarkStart w:id="30" w:name="_Toc495662476"/>
      <w:bookmarkStart w:id="31" w:name="_Toc495663051"/>
      <w:bookmarkStart w:id="32" w:name="_GoBack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30"/>
      <w:bookmarkEnd w:id="31"/>
    </w:p>
    <w:bookmarkEnd w:id="32"/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3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4" w:name="_Ref495411757"/>
      <w:bookmarkStart w:id="35" w:name="_Toc495663003"/>
      <w:r>
        <w:t xml:space="preserve">Figura </w:t>
      </w:r>
      <w:fldSimple w:instr=" SEQ Figura \* ARABIC ">
        <w:r w:rsidR="00341C78">
          <w:rPr>
            <w:noProof/>
          </w:rPr>
          <w:t>12</w:t>
        </w:r>
      </w:fldSimple>
      <w:bookmarkEnd w:id="33"/>
      <w:bookmarkEnd w:id="34"/>
      <w:proofErr w:type="gramStart"/>
      <w:r>
        <w:t>: Possível</w:t>
      </w:r>
      <w:proofErr w:type="gramEnd"/>
      <w:r>
        <w:t xml:space="preserve"> estado final do tabuleiro apresentado na consola</w:t>
      </w:r>
      <w:bookmarkEnd w:id="35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36" w:name="_Toc495662477"/>
      <w:bookmarkStart w:id="37" w:name="_Toc495663052"/>
      <w:r>
        <w:lastRenderedPageBreak/>
        <w:t>Visualização do tabuleiro em modo de texto</w:t>
      </w:r>
      <w:bookmarkEnd w:id="36"/>
      <w:bookmarkEnd w:id="37"/>
    </w:p>
    <w:p w14:paraId="389D8837" w14:textId="68C0D028" w:rsidR="005E524A" w:rsidRPr="00731866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341C78">
        <w:t xml:space="preserve">Excerto de Código </w:t>
      </w:r>
      <w:r w:rsidR="00341C78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341C78">
        <w:t xml:space="preserve">Excerto de Código </w:t>
      </w:r>
      <w:r w:rsidR="00341C78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ED2AEA">
        <w:t xml:space="preserve">é apresentada </w:t>
      </w:r>
      <w:r w:rsidR="00227562" w:rsidRPr="00820CD0">
        <w:t>a versão inicial do</w:t>
      </w:r>
      <w:r w:rsidRPr="00820CD0">
        <w:t xml:space="preserve"> código </w:t>
      </w:r>
      <w:r w:rsidR="00227562" w:rsidRPr="00820CD0">
        <w:t xml:space="preserve">que irá ser </w:t>
      </w:r>
      <w:r w:rsidRPr="00820CD0">
        <w:t>utiliza</w:t>
      </w:r>
      <w:r w:rsidR="00227562" w:rsidRPr="00820CD0">
        <w:t>do na impressão do tabuleiro com a representação do estado do jogo.</w:t>
      </w:r>
    </w:p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proofErr w:type="gram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k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proofErr w:type="gramEnd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c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b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t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kk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,</w:t>
      </w:r>
    </w:p>
    <w:p w14:paraId="5AB20D92" w14:textId="77777777" w:rsid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proofErr w:type="gram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q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proofErr w:type="gramEnd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c1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qq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]).</w:t>
      </w:r>
    </w:p>
    <w:p w14:paraId="036B52B6" w14:textId="77777777" w:rsidR="00CD5C27" w:rsidRDefault="00CD5C27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</w:p>
    <w:p w14:paraId="6E702084" w14:textId="78DF03ED" w:rsidR="00731866" w:rsidRDefault="00731866" w:rsidP="009C5BF1">
      <w:pPr>
        <w:pStyle w:val="Legenda"/>
        <w:jc w:val="left"/>
      </w:pPr>
      <w:bookmarkStart w:id="38" w:name="_Ref495309095"/>
      <w:r>
        <w:t xml:space="preserve">Excerto de Código </w:t>
      </w:r>
      <w:fldSimple w:instr=" SEQ Excerto_de_Código \* ARABIC ">
        <w:r w:rsidR="00341C78">
          <w:rPr>
            <w:noProof/>
          </w:rPr>
          <w:t>1</w:t>
        </w:r>
      </w:fldSimple>
      <w:bookmarkEnd w:id="38"/>
      <w:r>
        <w:t>: Código para inicializar o tabuleiro do jogo Corrida de Reis</w:t>
      </w:r>
    </w:p>
    <w:p w14:paraId="4FF8353A" w14:textId="77777777" w:rsidR="00DC0B86" w:rsidRDefault="00DC0B86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696969"/>
          <w:sz w:val="20"/>
          <w:szCs w:val="20"/>
        </w:rPr>
      </w:pPr>
    </w:p>
    <w:p w14:paraId="03B409B3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s letras que permitem identificar uma coluna do tabuleiro</w:t>
      </w:r>
    </w:p>
    <w:p w14:paraId="2CE4CFA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imirIdentificadores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60FDFE6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  a     b     c     d     e     f     g     h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0B165226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25A384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% Lista com os 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numeros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 que permitem identificar uma linha do tabuleiro</w:t>
      </w:r>
    </w:p>
    <w:p w14:paraId="0A2D9F5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numero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8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7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6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5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4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3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2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1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.</w:t>
      </w:r>
    </w:p>
    <w:p w14:paraId="1345777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B03C01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limite superior do tabuleiro</w:t>
      </w:r>
    </w:p>
    <w:p w14:paraId="09ECA88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Inicia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570A97E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_______________________________________________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4C72C76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A5944C9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separador de linhas do tabuleiro</w:t>
      </w:r>
    </w:p>
    <w:p w14:paraId="7DB0C8F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021A351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|_____|_____|_____|_____|_____|_____|_____|_____| 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4273CEA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FCCD7C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separador de colunas do tabuleiro</w:t>
      </w:r>
    </w:p>
    <w:p w14:paraId="207FEE9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66F0573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|     |     |     |     |     |     |     |     |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2D4FB73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633D28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uma casa do tabuleiro com a peca "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Peca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>"</w:t>
      </w:r>
    </w:p>
    <w:p w14:paraId="6D215FC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proofErr w:type="gramEnd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34657A5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8C00"/>
          <w:sz w:val="20"/>
          <w:szCs w:val="20"/>
          <w:lang w:val="en-US"/>
        </w:rPr>
        <w:t>1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</w:p>
    <w:p w14:paraId="3412417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proofErr w:type="gramEnd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3B66CD2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8C00"/>
          <w:sz w:val="20"/>
          <w:szCs w:val="20"/>
          <w:lang w:val="en-US"/>
        </w:rPr>
        <w:t>2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</w:p>
    <w:p w14:paraId="71D9E16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proofErr w:type="gramEnd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4EA8429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8C00"/>
          <w:sz w:val="20"/>
          <w:szCs w:val="20"/>
          <w:lang w:val="en-US"/>
        </w:rPr>
        <w:t>3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</w:p>
    <w:p w14:paraId="2810955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_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_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1F3D302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   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096DE97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</w:p>
    <w:p w14:paraId="58A2602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% Imprime as pecas que 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estao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 numa determinada linha do tabuleiro</w:t>
      </w:r>
    </w:p>
    <w:p w14:paraId="684ED363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3310716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18DB609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atom_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length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|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3315A1C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5FED159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2562B6D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570E618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 linha numero "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>" do tabuleiro</w:t>
      </w:r>
    </w:p>
    <w:p w14:paraId="5DBF593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10CDAA0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3CFFD63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3DC9940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lastRenderedPageBreak/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|  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7940DC8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.</w:t>
      </w:r>
    </w:p>
    <w:p w14:paraId="48584CC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E8566B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todas as linhas do tabuleiro</w:t>
      </w:r>
    </w:p>
    <w:p w14:paraId="5EC39709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,[]).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1086129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02849217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32E51E4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1AC82E5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0CA5A8B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s pecas capturadas por cada um dos jogadores</w:t>
      </w:r>
    </w:p>
    <w:p w14:paraId="4A45BB9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703B2EA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</w:p>
    <w:p w14:paraId="297AAF57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62A5664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7E50E10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FD55DF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uma lista de pecas capturadas pelo jogador "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Jogador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>"</w:t>
      </w:r>
    </w:p>
    <w:p w14:paraId="3783F01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Jogador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Pec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5B9F080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- Jogador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Jogador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7F032A83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Pec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3782D21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30C3530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s pecas capturadas pelos dois jogadores</w:t>
      </w:r>
    </w:p>
    <w:p w14:paraId="505487E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55EFC09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branc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1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69BCB98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pret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2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08271564" w14:textId="49765BC1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__________________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="00524319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|_</w:t>
      </w:r>
      <w:proofErr w:type="spellStart"/>
      <w:r w:rsidRPr="00EB5F9F">
        <w:rPr>
          <w:rFonts w:ascii="Courier New" w:hAnsi="Courier New" w:cs="Courier New"/>
          <w:color w:val="005FD2"/>
          <w:sz w:val="20"/>
          <w:szCs w:val="20"/>
        </w:rPr>
        <w:t>Pecas_Capturadas</w:t>
      </w:r>
      <w:proofErr w:type="spellEnd"/>
      <w:r w:rsidRPr="00EB5F9F">
        <w:rPr>
          <w:rFonts w:ascii="Courier New" w:hAnsi="Courier New" w:cs="Courier New"/>
          <w:color w:val="005FD2"/>
          <w:sz w:val="20"/>
          <w:szCs w:val="20"/>
        </w:rPr>
        <w:t>_|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5E6C5586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branc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1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7D19D85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pret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2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638E23B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</w:p>
    <w:p w14:paraId="5EFD7C6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tabuleiro com o estado atual do jogo</w:t>
      </w:r>
    </w:p>
    <w:p w14:paraId="3D9A292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Tabuleiro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</w:p>
    <w:p w14:paraId="5E2882D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Inicia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532F961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numero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639DEE7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3CD1F33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imirIdentificadores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5D6D6B36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.</w:t>
      </w:r>
    </w:p>
    <w:p w14:paraId="136147C2" w14:textId="77777777" w:rsidR="00CD41E7" w:rsidRDefault="00CD41E7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39" w:name="_Ref495342661"/>
      <w:r>
        <w:t xml:space="preserve">Excerto de Código </w:t>
      </w:r>
      <w:fldSimple w:instr=" SEQ Excerto_de_Código \* ARABIC ">
        <w:r w:rsidR="00341C78">
          <w:rPr>
            <w:noProof/>
          </w:rPr>
          <w:t>2</w:t>
        </w:r>
      </w:fldSimple>
      <w:bookmarkEnd w:id="39"/>
      <w:r>
        <w:t>: Código para a impressão do tabuleiro com o estado do jogo</w:t>
      </w:r>
    </w:p>
    <w:p w14:paraId="7690CC8F" w14:textId="77777777" w:rsidR="00C80431" w:rsidRPr="00C80431" w:rsidRDefault="00C80431" w:rsidP="00C80431"/>
    <w:p w14:paraId="3045D63D" w14:textId="2CD7A6BB" w:rsidR="00561BE1" w:rsidRDefault="003473B3" w:rsidP="00116E3A">
      <w:r>
        <w:t>A</w:t>
      </w:r>
      <w:r w:rsidR="00116E3A">
        <w:t xml:space="preserve"> </w:t>
      </w:r>
      <w:r w:rsidR="000E6810">
        <w:fldChar w:fldCharType="begin"/>
      </w:r>
      <w:r w:rsidR="000E6810">
        <w:instrText xml:space="preserve"> REF _Ref495411755 \h </w:instrText>
      </w:r>
      <w:r w:rsidR="000E6810">
        <w:fldChar w:fldCharType="separate"/>
      </w:r>
      <w:r w:rsidR="00341C78">
        <w:t xml:space="preserve">Figura </w:t>
      </w:r>
      <w:r w:rsidR="00341C78">
        <w:rPr>
          <w:noProof/>
        </w:rPr>
        <w:t>10</w:t>
      </w:r>
      <w:r w:rsidR="000E6810">
        <w:fldChar w:fldCharType="end"/>
      </w:r>
      <w:r w:rsidR="000E6810">
        <w:t xml:space="preserve">, </w:t>
      </w:r>
      <w:r w:rsidR="000E6810">
        <w:fldChar w:fldCharType="begin"/>
      </w:r>
      <w:r w:rsidR="000E6810">
        <w:instrText xml:space="preserve"> REF _Ref495411756 \h </w:instrText>
      </w:r>
      <w:r w:rsidR="000E6810">
        <w:fldChar w:fldCharType="separate"/>
      </w:r>
      <w:r w:rsidR="00341C78">
        <w:t xml:space="preserve">Figura </w:t>
      </w:r>
      <w:r w:rsidR="00341C78">
        <w:rPr>
          <w:noProof/>
        </w:rPr>
        <w:t>11</w:t>
      </w:r>
      <w:r w:rsidR="000E6810">
        <w:fldChar w:fldCharType="end"/>
      </w:r>
      <w:r w:rsidR="000E6810">
        <w:t xml:space="preserve"> e </w:t>
      </w:r>
      <w:r w:rsidR="000E6810">
        <w:fldChar w:fldCharType="begin"/>
      </w:r>
      <w:r w:rsidR="000E6810">
        <w:instrText xml:space="preserve"> REF _Ref495411757 \h </w:instrText>
      </w:r>
      <w:r w:rsidR="000E6810">
        <w:fldChar w:fldCharType="separate"/>
      </w:r>
      <w:r w:rsidR="00341C78">
        <w:t xml:space="preserve">Figura </w:t>
      </w:r>
      <w:r w:rsidR="00341C78">
        <w:rPr>
          <w:noProof/>
        </w:rPr>
        <w:t>12</w:t>
      </w:r>
      <w:r w:rsidR="000E6810">
        <w:fldChar w:fldCharType="end"/>
      </w:r>
      <w:r w:rsidR="000E6810">
        <w:t xml:space="preserve"> </w:t>
      </w:r>
      <w:r>
        <w:t xml:space="preserve">são três resultados diferentes do </w:t>
      </w:r>
      <w:r w:rsidRPr="003473B3">
        <w:rPr>
          <w:i/>
        </w:rPr>
        <w:t>output</w:t>
      </w:r>
      <w:r>
        <w:t xml:space="preserve"> do predicado </w:t>
      </w:r>
      <w:proofErr w:type="spellStart"/>
      <w:r w:rsidRPr="00CD41E7">
        <w:rPr>
          <w:rFonts w:ascii="Courier New" w:hAnsi="Courier New" w:cs="Courier New"/>
          <w:color w:val="000000"/>
          <w:sz w:val="20"/>
          <w:szCs w:val="20"/>
        </w:rPr>
        <w:t>imprimirTabuleiro</w:t>
      </w:r>
      <w:proofErr w:type="spellEnd"/>
      <w:r>
        <w:t xml:space="preserve"> representado no</w:t>
      </w:r>
      <w:r w:rsidR="00B00C97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341C78">
        <w:t xml:space="preserve">Excerto de Código </w:t>
      </w:r>
      <w:r w:rsidR="00341C78">
        <w:rPr>
          <w:noProof/>
        </w:rPr>
        <w:t>2</w:t>
      </w:r>
      <w:r w:rsidR="00B00C97">
        <w:fldChar w:fldCharType="end"/>
      </w:r>
      <w:r>
        <w:t>, ten</w:t>
      </w:r>
      <w:r w:rsidR="0039098E">
        <w:t>do como argumento a lista junto a cada figura.</w:t>
      </w:r>
      <w:r w:rsidR="00D77C89"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01B734DE" w:rsidR="005B5ED1" w:rsidRDefault="00DC307F" w:rsidP="00DC307F">
      <w:pPr>
        <w:pStyle w:val="Cabealho2"/>
      </w:pPr>
      <w:bookmarkStart w:id="40" w:name="_Toc495662478"/>
      <w:bookmarkStart w:id="41" w:name="_Toc495663053"/>
      <w:r>
        <w:t>Cabeçalhos dos predicados a serem implementados</w:t>
      </w:r>
      <w:bookmarkEnd w:id="40"/>
      <w:bookmarkEnd w:id="41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77777777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Pr="002422ED">
        <w:rPr>
          <w:color w:val="000000" w:themeColor="text1"/>
        </w:rPr>
        <w:t xml:space="preserve">Jogador, Peca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>, Tabuleiro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62BECE97" w14:textId="77777777" w:rsidR="002422ED" w:rsidRPr="00A85D9C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capturarPeca</w:t>
      </w:r>
      <w:proofErr w:type="spellEnd"/>
      <w:r>
        <w:t>(</w:t>
      </w:r>
      <w:proofErr w:type="gramEnd"/>
      <w:r>
        <w:t>Jogador, Peca, Linha, Coluna, Tabuleiro)</w:t>
      </w:r>
    </w:p>
    <w:p w14:paraId="5D8990DD" w14:textId="72E8F0DB" w:rsidR="00A85D9C" w:rsidRPr="00A85D9C" w:rsidRDefault="00A85D9C" w:rsidP="00A85D9C">
      <w:pPr>
        <w:rPr>
          <w:color w:val="000000" w:themeColor="text1"/>
        </w:rPr>
      </w:pPr>
      <w:r>
        <w:rPr>
          <w:color w:val="000000" w:themeColor="text1"/>
        </w:rPr>
        <w:lastRenderedPageBreak/>
        <w:t xml:space="preserve">Predicado que, depois de um movimento de uma peça para uma casa que </w:t>
      </w:r>
      <w:r w:rsidR="002A230B">
        <w:rPr>
          <w:color w:val="000000" w:themeColor="text1"/>
        </w:rPr>
        <w:t>estava</w:t>
      </w:r>
      <w:r>
        <w:rPr>
          <w:color w:val="000000" w:themeColor="text1"/>
        </w:rPr>
        <w:t xml:space="preserve"> ocu</w:t>
      </w:r>
      <w:r w:rsidR="002A230B">
        <w:rPr>
          <w:color w:val="000000" w:themeColor="text1"/>
        </w:rPr>
        <w:t xml:space="preserve">pada, </w:t>
      </w:r>
      <w:r>
        <w:rPr>
          <w:color w:val="000000" w:themeColor="text1"/>
        </w:rPr>
        <w:t>coloca</w:t>
      </w:r>
      <w:r w:rsidR="002A230B">
        <w:rPr>
          <w:color w:val="000000" w:themeColor="text1"/>
        </w:rPr>
        <w:t xml:space="preserve"> a peça </w:t>
      </w:r>
      <w:r w:rsidR="00CF67A4">
        <w:rPr>
          <w:color w:val="000000" w:themeColor="text1"/>
        </w:rPr>
        <w:t xml:space="preserve">anterior </w:t>
      </w:r>
      <w:r w:rsidR="00892F1F">
        <w:rPr>
          <w:color w:val="000000" w:themeColor="text1"/>
        </w:rPr>
        <w:t>na lista de peças capturadas pel</w:t>
      </w:r>
      <w:r>
        <w:rPr>
          <w:color w:val="000000" w:themeColor="text1"/>
        </w:rPr>
        <w:t>o jogador</w:t>
      </w:r>
      <w:r w:rsidR="00AE7F2B">
        <w:rPr>
          <w:color w:val="000000" w:themeColor="text1"/>
        </w:rPr>
        <w:t>.</w:t>
      </w:r>
    </w:p>
    <w:p w14:paraId="15B36054" w14:textId="77777777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>
        <w:t xml:space="preserve">Jogador, Peca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>, Tabuleiro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4C5EBCA5" w:rsidR="00AE7F2B" w:rsidRP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 negado, sendo neste caso pedida um novo movimento do jogador.</w:t>
      </w:r>
    </w:p>
    <w:p w14:paraId="679ABCF8" w14:textId="1D8325A6" w:rsidR="006A4492" w:rsidRPr="002422ED" w:rsidRDefault="006A4492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r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42" w:name="_Toc495239852"/>
      <w:bookmarkStart w:id="43" w:name="_Toc495662479"/>
      <w:bookmarkStart w:id="44" w:name="_Toc495663054"/>
      <w:r w:rsidRPr="00F95A6F">
        <w:lastRenderedPageBreak/>
        <w:t>Bibliografia</w:t>
      </w:r>
      <w:bookmarkEnd w:id="42"/>
      <w:bookmarkEnd w:id="43"/>
      <w:bookmarkEnd w:id="44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F95A6F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9777B4">
        <w:rPr>
          <w:noProof/>
          <w:lang w:val="en-US"/>
        </w:rPr>
        <w:t xml:space="preserve">Lichess. (2017). Racing Kings. Retrieved from </w:t>
      </w:r>
      <w:hyperlink r:id="rId25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6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551BF0C4" w14:textId="20F69651" w:rsidR="007742B7" w:rsidRDefault="00F0173D" w:rsidP="00236171">
      <w:r w:rsidRPr="00F95A6F">
        <w:fldChar w:fldCharType="end"/>
      </w:r>
    </w:p>
    <w:p w14:paraId="2EF1695C" w14:textId="77777777" w:rsidR="007742B7" w:rsidRDefault="007742B7">
      <w:pPr>
        <w:spacing w:line="240" w:lineRule="auto"/>
        <w:jc w:val="left"/>
      </w:pPr>
      <w:r>
        <w:br w:type="page"/>
      </w:r>
    </w:p>
    <w:p w14:paraId="50D849B2" w14:textId="3D8BD1B6" w:rsidR="007742B7" w:rsidRDefault="007742B7" w:rsidP="007742B7">
      <w:pPr>
        <w:pStyle w:val="anexoheading1"/>
      </w:pPr>
      <w:bookmarkStart w:id="45" w:name="_Toc495662480"/>
      <w:bookmarkStart w:id="46" w:name="_Toc495663055"/>
      <w:r>
        <w:lastRenderedPageBreak/>
        <w:t>- Código para impressão do tabuleiro</w:t>
      </w:r>
      <w:bookmarkEnd w:id="45"/>
      <w:bookmarkEnd w:id="46"/>
    </w:p>
    <w:p w14:paraId="53DF674A" w14:textId="77777777" w:rsidR="00CC5180" w:rsidRDefault="00CC5180" w:rsidP="007742B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696969"/>
          <w:sz w:val="20"/>
          <w:szCs w:val="20"/>
        </w:rPr>
      </w:pPr>
    </w:p>
    <w:p w14:paraId="79BC10FD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as letras que permitem identificar uma coluna do tabuleiro</w:t>
      </w:r>
    </w:p>
    <w:p w14:paraId="3EE4C1F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imirIdentificadoresColun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:-</w:t>
      </w:r>
      <w:proofErr w:type="gramEnd"/>
    </w:p>
    <w:p w14:paraId="68F28EA0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'   a     b     c     d     e     f     g     h').</w:t>
      </w:r>
    </w:p>
    <w:p w14:paraId="3C56852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5E3F6B75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 xml:space="preserve">% Lista com os </w:t>
      </w:r>
      <w:proofErr w:type="spellStart"/>
      <w:r w:rsidRPr="0056175A">
        <w:rPr>
          <w:rFonts w:ascii="Courier New" w:hAnsi="Courier New" w:cs="Courier New"/>
          <w:color w:val="6D6D6D"/>
          <w:sz w:val="20"/>
          <w:szCs w:val="20"/>
        </w:rPr>
        <w:t>numeros</w:t>
      </w:r>
      <w:proofErr w:type="spellEnd"/>
      <w:r w:rsidRPr="0056175A">
        <w:rPr>
          <w:rFonts w:ascii="Courier New" w:hAnsi="Courier New" w:cs="Courier New"/>
          <w:color w:val="6D6D6D"/>
          <w:sz w:val="20"/>
          <w:szCs w:val="20"/>
        </w:rPr>
        <w:t xml:space="preserve"> que permitem identificar uma linha do tabuleiro</w:t>
      </w:r>
    </w:p>
    <w:p w14:paraId="420A411E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numero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'8','7','6','5','4','3','2','1']).</w:t>
      </w:r>
    </w:p>
    <w:p w14:paraId="1E70FF08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6FF4954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o limite superior do tabuleiro</w:t>
      </w:r>
    </w:p>
    <w:p w14:paraId="151051B7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SeparadorInicia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:-</w:t>
      </w:r>
      <w:proofErr w:type="gramEnd"/>
    </w:p>
    <w:p w14:paraId="2E1B8983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' _______________________________________________').</w:t>
      </w:r>
    </w:p>
    <w:p w14:paraId="71772A9F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03AB1345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o separador de linhas do tabuleiro</w:t>
      </w:r>
    </w:p>
    <w:p w14:paraId="550EFB22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Separador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:-</w:t>
      </w:r>
      <w:proofErr w:type="gramEnd"/>
    </w:p>
    <w:p w14:paraId="3AC5229D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'|_____|_____|_____|_____|_____|_____|_____|_____|  ').</w:t>
      </w:r>
    </w:p>
    <w:p w14:paraId="37CDC404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6BE5A544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o separador de colunas do tabuleiro</w:t>
      </w:r>
    </w:p>
    <w:p w14:paraId="64021D68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SeparadorColun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:-</w:t>
      </w:r>
      <w:proofErr w:type="gramEnd"/>
    </w:p>
    <w:p w14:paraId="402F1AC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'|     |     |     |     |     |     |     |     |').</w:t>
      </w:r>
    </w:p>
    <w:p w14:paraId="6A238275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6F50C2D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uma casa do tabuleiro com a peca "</w:t>
      </w:r>
      <w:proofErr w:type="spellStart"/>
      <w:r w:rsidRPr="0056175A">
        <w:rPr>
          <w:rFonts w:ascii="Courier New" w:hAnsi="Courier New" w:cs="Courier New"/>
          <w:color w:val="6D6D6D"/>
          <w:sz w:val="20"/>
          <w:szCs w:val="20"/>
        </w:rPr>
        <w:t>Peca</w:t>
      </w:r>
      <w:proofErr w:type="spellEnd"/>
      <w:r w:rsidRPr="0056175A">
        <w:rPr>
          <w:rFonts w:ascii="Courier New" w:hAnsi="Courier New" w:cs="Courier New"/>
          <w:color w:val="6D6D6D"/>
          <w:sz w:val="20"/>
          <w:szCs w:val="20"/>
        </w:rPr>
        <w:t>"</w:t>
      </w:r>
    </w:p>
    <w:p w14:paraId="08502B2C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eCas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Peca, 2):-</w:t>
      </w:r>
    </w:p>
    <w:p w14:paraId="0694E1C6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'  '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(Peca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' ').      </w:t>
      </w:r>
    </w:p>
    <w:p w14:paraId="18A6118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eCas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color w:val="929292"/>
          <w:sz w:val="20"/>
          <w:szCs w:val="20"/>
        </w:rPr>
        <w:t>_</w:t>
      </w:r>
      <w:r w:rsidRPr="0056175A">
        <w:rPr>
          <w:rFonts w:ascii="Courier New" w:hAnsi="Courier New" w:cs="Courier New"/>
          <w:sz w:val="20"/>
          <w:szCs w:val="20"/>
        </w:rPr>
        <w:t xml:space="preserve">, </w:t>
      </w:r>
      <w:r w:rsidRPr="0056175A">
        <w:rPr>
          <w:rFonts w:ascii="Courier New" w:hAnsi="Courier New" w:cs="Courier New"/>
          <w:color w:val="929292"/>
          <w:sz w:val="20"/>
          <w:szCs w:val="20"/>
        </w:rPr>
        <w:t>_</w:t>
      </w:r>
      <w:r w:rsidRPr="0056175A">
        <w:rPr>
          <w:rFonts w:ascii="Courier New" w:hAnsi="Courier New" w:cs="Courier New"/>
          <w:sz w:val="20"/>
          <w:szCs w:val="20"/>
        </w:rPr>
        <w:t>):-</w:t>
      </w:r>
    </w:p>
    <w:p w14:paraId="35FBC635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'     ').</w:t>
      </w:r>
    </w:p>
    <w:p w14:paraId="16EFA863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>        </w:t>
      </w:r>
    </w:p>
    <w:p w14:paraId="031B9C3C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 xml:space="preserve">% Imprime as pecas que </w:t>
      </w:r>
      <w:proofErr w:type="spellStart"/>
      <w:r w:rsidRPr="0056175A">
        <w:rPr>
          <w:rFonts w:ascii="Courier New" w:hAnsi="Courier New" w:cs="Courier New"/>
          <w:color w:val="6D6D6D"/>
          <w:sz w:val="20"/>
          <w:szCs w:val="20"/>
        </w:rPr>
        <w:t>estao</w:t>
      </w:r>
      <w:proofErr w:type="spellEnd"/>
      <w:r w:rsidRPr="0056175A">
        <w:rPr>
          <w:rFonts w:ascii="Courier New" w:hAnsi="Courier New" w:cs="Courier New"/>
          <w:color w:val="6D6D6D"/>
          <w:sz w:val="20"/>
          <w:szCs w:val="20"/>
        </w:rPr>
        <w:t xml:space="preserve"> numa determinada linha do tabuleiro</w:t>
      </w:r>
    </w:p>
    <w:p w14:paraId="55455B19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Pecas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]).</w:t>
      </w:r>
    </w:p>
    <w:p w14:paraId="60C4BBD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Pecas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H | T]):- </w:t>
      </w:r>
    </w:p>
    <w:p w14:paraId="76678F01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atom_</w:t>
      </w:r>
      <w:proofErr w:type="gramStart"/>
      <w:r w:rsidRPr="0056175A">
        <w:rPr>
          <w:rFonts w:ascii="Courier New" w:hAnsi="Courier New" w:cs="Courier New"/>
          <w:sz w:val="20"/>
          <w:szCs w:val="20"/>
        </w:rPr>
        <w:t>length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H, L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'|'),</w:t>
      </w:r>
    </w:p>
    <w:p w14:paraId="7DE62061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eCas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H, L),</w:t>
      </w:r>
    </w:p>
    <w:p w14:paraId="007535BC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rimirPecas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T).</w:t>
      </w:r>
    </w:p>
    <w:p w14:paraId="2B9B1097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76D83989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a linha numero "</w:t>
      </w:r>
      <w:proofErr w:type="spellStart"/>
      <w:r w:rsidRPr="0056175A">
        <w:rPr>
          <w:rFonts w:ascii="Courier New" w:hAnsi="Courier New" w:cs="Courier New"/>
          <w:color w:val="6D6D6D"/>
          <w:sz w:val="20"/>
          <w:szCs w:val="20"/>
        </w:rPr>
        <w:t>NLinha</w:t>
      </w:r>
      <w:proofErr w:type="spellEnd"/>
      <w:r w:rsidRPr="0056175A">
        <w:rPr>
          <w:rFonts w:ascii="Courier New" w:hAnsi="Courier New" w:cs="Courier New"/>
          <w:color w:val="6D6D6D"/>
          <w:sz w:val="20"/>
          <w:szCs w:val="20"/>
        </w:rPr>
        <w:t>" do tabuleiro</w:t>
      </w:r>
    </w:p>
    <w:p w14:paraId="60242974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] , []).</w:t>
      </w:r>
    </w:p>
    <w:p w14:paraId="66571FEE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Linha 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):-</w:t>
      </w:r>
    </w:p>
    <w:p w14:paraId="3770D0A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rimirSeparadorColun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,</w:t>
      </w:r>
    </w:p>
    <w:p w14:paraId="7E01F67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rimirPecas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(Linha),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'|   '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write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,</w:t>
      </w:r>
    </w:p>
    <w:p w14:paraId="2C5995A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rimirSeparador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.</w:t>
      </w:r>
    </w:p>
    <w:p w14:paraId="03CF719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4845E86D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todas as linhas do tabuleiro</w:t>
      </w:r>
    </w:p>
    <w:p w14:paraId="3CF28260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],[]). </w:t>
      </w:r>
    </w:p>
    <w:p w14:paraId="3E80827A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Linha | T], [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 |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Lista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]):- </w:t>
      </w:r>
    </w:p>
    <w:p w14:paraId="631A67D9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Linha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inha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), </w:t>
      </w:r>
    </w:p>
    <w:p w14:paraId="070ECE65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T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Lista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).</w:t>
      </w:r>
    </w:p>
    <w:p w14:paraId="688E00E5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</w:p>
    <w:p w14:paraId="41E90AA0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mprime o tabuleiro com o estado atual do jogo</w:t>
      </w:r>
    </w:p>
    <w:p w14:paraId="24496961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Tabuleiro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>[H | T]):-</w:t>
      </w:r>
    </w:p>
    <w:p w14:paraId="2F5C6C21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rimirSeparadorInicia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,</w:t>
      </w:r>
    </w:p>
    <w:p w14:paraId="07AD092E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umero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Lista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),</w:t>
      </w:r>
    </w:p>
    <w:p w14:paraId="1445DF5D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imprimir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</w:t>
      </w:r>
      <w:proofErr w:type="gramEnd"/>
      <w:r w:rsidRPr="0056175A">
        <w:rPr>
          <w:rFonts w:ascii="Courier New" w:hAnsi="Courier New" w:cs="Courier New"/>
          <w:sz w:val="20"/>
          <w:szCs w:val="20"/>
        </w:rPr>
        <w:t xml:space="preserve">[H | T]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ListaLinh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,</w:t>
      </w:r>
    </w:p>
    <w:p w14:paraId="3E8D236B" w14:textId="0952A8E6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imirIdentificadoresColuna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nl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.</w:t>
      </w:r>
    </w:p>
    <w:p w14:paraId="47949896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color w:val="6D6D6D"/>
          <w:sz w:val="20"/>
          <w:szCs w:val="20"/>
        </w:rPr>
      </w:pPr>
      <w:r w:rsidRPr="0056175A">
        <w:rPr>
          <w:rFonts w:ascii="Courier New" w:hAnsi="Courier New" w:cs="Courier New"/>
          <w:color w:val="6D6D6D"/>
          <w:sz w:val="20"/>
          <w:szCs w:val="20"/>
        </w:rPr>
        <w:t>% Inicia o jogo Corrida de Reis</w:t>
      </w:r>
    </w:p>
    <w:p w14:paraId="2AAE8EB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proofErr w:type="spellStart"/>
      <w:proofErr w:type="gramStart"/>
      <w:r w:rsidRPr="0056175A">
        <w:rPr>
          <w:rFonts w:ascii="Courier New" w:hAnsi="Courier New" w:cs="Courier New"/>
          <w:sz w:val="20"/>
          <w:szCs w:val="20"/>
        </w:rPr>
        <w:t>começarCorridaReis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:-</w:t>
      </w:r>
      <w:proofErr w:type="gramEnd"/>
    </w:p>
    <w:p w14:paraId="05A6666B" w14:textId="77777777" w:rsidR="0056175A" w:rsidRPr="0056175A" w:rsidRDefault="0056175A" w:rsidP="0056175A">
      <w:pPr>
        <w:spacing w:line="240" w:lineRule="auto"/>
        <w:jc w:val="left"/>
        <w:rPr>
          <w:rFonts w:ascii="Courier New" w:hAnsi="Courier New" w:cs="Courier New"/>
          <w:sz w:val="20"/>
          <w:szCs w:val="20"/>
        </w:rPr>
      </w:pPr>
      <w:r w:rsidRPr="0056175A">
        <w:rPr>
          <w:rFonts w:ascii="Courier New" w:hAnsi="Courier New" w:cs="Courier New"/>
          <w:sz w:val="20"/>
          <w:szCs w:val="20"/>
        </w:rPr>
        <w:t xml:space="preserve">       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nicializarTabuleiro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 xml:space="preserve">(T), </w:t>
      </w:r>
      <w:proofErr w:type="spellStart"/>
      <w:r w:rsidRPr="0056175A">
        <w:rPr>
          <w:rFonts w:ascii="Courier New" w:hAnsi="Courier New" w:cs="Courier New"/>
          <w:sz w:val="20"/>
          <w:szCs w:val="20"/>
        </w:rPr>
        <w:t>imprimirTabuleiro</w:t>
      </w:r>
      <w:proofErr w:type="spellEnd"/>
      <w:r w:rsidRPr="0056175A">
        <w:rPr>
          <w:rFonts w:ascii="Courier New" w:hAnsi="Courier New" w:cs="Courier New"/>
          <w:sz w:val="20"/>
          <w:szCs w:val="20"/>
        </w:rPr>
        <w:t>(T). </w:t>
      </w:r>
    </w:p>
    <w:p w14:paraId="0A2B8C4E" w14:textId="77777777" w:rsidR="00E03DB3" w:rsidRPr="007B56DA" w:rsidRDefault="00E03DB3" w:rsidP="00236171"/>
    <w:sectPr w:rsidR="00E03DB3" w:rsidRPr="007B56DA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7CE4899" w14:textId="77777777" w:rsidR="0056175A" w:rsidRDefault="0056175A" w:rsidP="0041038E">
      <w:pPr>
        <w:spacing w:line="240" w:lineRule="auto"/>
      </w:pPr>
      <w:r>
        <w:separator/>
      </w:r>
    </w:p>
  </w:endnote>
  <w:endnote w:type="continuationSeparator" w:id="0">
    <w:p w14:paraId="08101314" w14:textId="77777777" w:rsidR="0056175A" w:rsidRDefault="0056175A" w:rsidP="0041038E">
      <w:pPr>
        <w:spacing w:line="240" w:lineRule="auto"/>
      </w:pPr>
      <w:r>
        <w:continuationSeparator/>
      </w:r>
    </w:p>
  </w:endnote>
  <w:endnote w:type="continuationNotice" w:id="1">
    <w:p w14:paraId="2339C7D8" w14:textId="77777777" w:rsidR="0056175A" w:rsidRDefault="0056175A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CEDFDF" w14:textId="77777777" w:rsidR="0056175A" w:rsidRDefault="0056175A" w:rsidP="00655DD1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6CD3162A" w14:textId="77777777" w:rsidR="0056175A" w:rsidRDefault="0056175A" w:rsidP="00D750D9">
    <w:pPr>
      <w:pStyle w:val="Rodap"/>
      <w:framePr w:wrap="none" w:vAnchor="text" w:hAnchor="margin" w:xAlign="right" w:y="1"/>
      <w:ind w:right="360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074C35AD" w14:textId="77777777" w:rsidR="0056175A" w:rsidRDefault="0056175A" w:rsidP="00215043">
    <w:pPr>
      <w:pStyle w:val="Rodap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56175A" w:rsidRPr="000F352E" w:rsidRDefault="0056175A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135BA4">
      <w:rPr>
        <w:rStyle w:val="Nmerodepgina"/>
        <w:noProof/>
        <w:color w:val="808080" w:themeColor="background1" w:themeShade="80"/>
      </w:rPr>
      <w:t>7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56175A" w:rsidRPr="00F21010" w:rsidRDefault="0056175A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7C02FD" w14:textId="77777777" w:rsidR="0056175A" w:rsidRDefault="0056175A" w:rsidP="0041038E">
      <w:pPr>
        <w:spacing w:line="240" w:lineRule="auto"/>
      </w:pPr>
      <w:r>
        <w:separator/>
      </w:r>
    </w:p>
  </w:footnote>
  <w:footnote w:type="continuationSeparator" w:id="0">
    <w:p w14:paraId="7AD64D35" w14:textId="77777777" w:rsidR="0056175A" w:rsidRDefault="0056175A" w:rsidP="0041038E">
      <w:pPr>
        <w:spacing w:line="240" w:lineRule="auto"/>
      </w:pPr>
      <w:r>
        <w:continuationSeparator/>
      </w:r>
    </w:p>
  </w:footnote>
  <w:footnote w:type="continuationNotice" w:id="1">
    <w:p w14:paraId="2670C0B9" w14:textId="77777777" w:rsidR="0056175A" w:rsidRDefault="0056175A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4A2E53C" w14:textId="77777777" w:rsidR="0056175A" w:rsidRDefault="0056175A">
    <w:pPr>
      <w:pStyle w:val="Cabealho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56175A" w:rsidRPr="00077A29" w:rsidRDefault="0056175A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56175A" w:rsidRDefault="0056175A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03E6CA6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7A6E2EE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6868F3A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6DFE475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701A36E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92182F7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57086F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9544D8B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6838C90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11901F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F628F3A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8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0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9170AC6"/>
    <w:multiLevelType w:val="hybridMultilevel"/>
    <w:tmpl w:val="801E7D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5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6"/>
  </w:num>
  <w:num w:numId="5">
    <w:abstractNumId w:val="28"/>
  </w:num>
  <w:num w:numId="6">
    <w:abstractNumId w:val="25"/>
  </w:num>
  <w:num w:numId="7">
    <w:abstractNumId w:val="35"/>
  </w:num>
  <w:num w:numId="8">
    <w:abstractNumId w:val="33"/>
  </w:num>
  <w:num w:numId="9">
    <w:abstractNumId w:val="3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1"/>
  </w:num>
  <w:num w:numId="22">
    <w:abstractNumId w:val="29"/>
  </w:num>
  <w:num w:numId="23">
    <w:abstractNumId w:val="34"/>
  </w:num>
  <w:num w:numId="24">
    <w:abstractNumId w:val="22"/>
  </w:num>
  <w:num w:numId="25">
    <w:abstractNumId w:val="23"/>
  </w:num>
  <w:num w:numId="26">
    <w:abstractNumId w:val="24"/>
  </w:num>
  <w:num w:numId="27">
    <w:abstractNumId w:val="27"/>
  </w:num>
  <w:num w:numId="28">
    <w:abstractNumId w:val="3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6"/>
  <w:doNotDisplayPageBoundaries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revisionView w:markup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1599B"/>
    <w:rsid w:val="00015A78"/>
    <w:rsid w:val="00027550"/>
    <w:rsid w:val="00035F39"/>
    <w:rsid w:val="00044C9B"/>
    <w:rsid w:val="000460D7"/>
    <w:rsid w:val="00050CA5"/>
    <w:rsid w:val="00063F0E"/>
    <w:rsid w:val="00077A29"/>
    <w:rsid w:val="0008092F"/>
    <w:rsid w:val="00081314"/>
    <w:rsid w:val="00082A58"/>
    <w:rsid w:val="000839BF"/>
    <w:rsid w:val="0009397F"/>
    <w:rsid w:val="000A00C2"/>
    <w:rsid w:val="000A3E7E"/>
    <w:rsid w:val="000A5BC1"/>
    <w:rsid w:val="000B0A86"/>
    <w:rsid w:val="000B0E7A"/>
    <w:rsid w:val="000B4AD9"/>
    <w:rsid w:val="000C2690"/>
    <w:rsid w:val="000C5884"/>
    <w:rsid w:val="000D0A0C"/>
    <w:rsid w:val="000D6DCF"/>
    <w:rsid w:val="000E6810"/>
    <w:rsid w:val="000E6A9C"/>
    <w:rsid w:val="000F352E"/>
    <w:rsid w:val="000F5E22"/>
    <w:rsid w:val="001064F3"/>
    <w:rsid w:val="0010650E"/>
    <w:rsid w:val="00107193"/>
    <w:rsid w:val="0010733C"/>
    <w:rsid w:val="00116E3A"/>
    <w:rsid w:val="00121DE7"/>
    <w:rsid w:val="00122C28"/>
    <w:rsid w:val="00131917"/>
    <w:rsid w:val="00135784"/>
    <w:rsid w:val="00135BA4"/>
    <w:rsid w:val="001401B9"/>
    <w:rsid w:val="00140E1D"/>
    <w:rsid w:val="00160532"/>
    <w:rsid w:val="0016477D"/>
    <w:rsid w:val="00165F43"/>
    <w:rsid w:val="0017024C"/>
    <w:rsid w:val="00175C74"/>
    <w:rsid w:val="001769D1"/>
    <w:rsid w:val="00181AB8"/>
    <w:rsid w:val="00182038"/>
    <w:rsid w:val="001820A1"/>
    <w:rsid w:val="00184193"/>
    <w:rsid w:val="00187EC1"/>
    <w:rsid w:val="00191EA3"/>
    <w:rsid w:val="00197342"/>
    <w:rsid w:val="001979BC"/>
    <w:rsid w:val="001A14EB"/>
    <w:rsid w:val="001A563E"/>
    <w:rsid w:val="001A5A93"/>
    <w:rsid w:val="001B7618"/>
    <w:rsid w:val="001D083F"/>
    <w:rsid w:val="001E0D53"/>
    <w:rsid w:val="001E3F78"/>
    <w:rsid w:val="001E7D5F"/>
    <w:rsid w:val="001F092A"/>
    <w:rsid w:val="001F6C75"/>
    <w:rsid w:val="001F7A19"/>
    <w:rsid w:val="002107C8"/>
    <w:rsid w:val="00211B03"/>
    <w:rsid w:val="00212752"/>
    <w:rsid w:val="00213D54"/>
    <w:rsid w:val="00215043"/>
    <w:rsid w:val="00221F34"/>
    <w:rsid w:val="00227562"/>
    <w:rsid w:val="00235D21"/>
    <w:rsid w:val="00236171"/>
    <w:rsid w:val="00240626"/>
    <w:rsid w:val="0024090E"/>
    <w:rsid w:val="002422ED"/>
    <w:rsid w:val="0024750B"/>
    <w:rsid w:val="0025572D"/>
    <w:rsid w:val="00256F5B"/>
    <w:rsid w:val="00263C01"/>
    <w:rsid w:val="00271855"/>
    <w:rsid w:val="002721E0"/>
    <w:rsid w:val="002735A3"/>
    <w:rsid w:val="00274818"/>
    <w:rsid w:val="00287976"/>
    <w:rsid w:val="0029216E"/>
    <w:rsid w:val="002A230B"/>
    <w:rsid w:val="002A25DD"/>
    <w:rsid w:val="002B0619"/>
    <w:rsid w:val="002D5A01"/>
    <w:rsid w:val="002D74DF"/>
    <w:rsid w:val="002E218C"/>
    <w:rsid w:val="002F0086"/>
    <w:rsid w:val="002F7BB6"/>
    <w:rsid w:val="00301680"/>
    <w:rsid w:val="00301799"/>
    <w:rsid w:val="00304BFA"/>
    <w:rsid w:val="00314A70"/>
    <w:rsid w:val="00315BF4"/>
    <w:rsid w:val="003216BE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60CAD"/>
    <w:rsid w:val="00364BEB"/>
    <w:rsid w:val="003660E1"/>
    <w:rsid w:val="00367ECD"/>
    <w:rsid w:val="003874A9"/>
    <w:rsid w:val="0039098E"/>
    <w:rsid w:val="00394CAA"/>
    <w:rsid w:val="0039659F"/>
    <w:rsid w:val="003A5502"/>
    <w:rsid w:val="003A5611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19C3"/>
    <w:rsid w:val="0040307A"/>
    <w:rsid w:val="004032E9"/>
    <w:rsid w:val="00403427"/>
    <w:rsid w:val="004049FF"/>
    <w:rsid w:val="0040533C"/>
    <w:rsid w:val="004100F7"/>
    <w:rsid w:val="0041038E"/>
    <w:rsid w:val="00421741"/>
    <w:rsid w:val="004275F4"/>
    <w:rsid w:val="00437443"/>
    <w:rsid w:val="00440869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737F3"/>
    <w:rsid w:val="00485657"/>
    <w:rsid w:val="00487A74"/>
    <w:rsid w:val="004902C9"/>
    <w:rsid w:val="0049165B"/>
    <w:rsid w:val="00494342"/>
    <w:rsid w:val="00496660"/>
    <w:rsid w:val="004A1FB7"/>
    <w:rsid w:val="004A3991"/>
    <w:rsid w:val="004A67A3"/>
    <w:rsid w:val="004B1A78"/>
    <w:rsid w:val="004C08C0"/>
    <w:rsid w:val="004D146E"/>
    <w:rsid w:val="004D50BE"/>
    <w:rsid w:val="004D743D"/>
    <w:rsid w:val="004E1957"/>
    <w:rsid w:val="004E1962"/>
    <w:rsid w:val="004E3670"/>
    <w:rsid w:val="004F07AD"/>
    <w:rsid w:val="004F0C86"/>
    <w:rsid w:val="004F2296"/>
    <w:rsid w:val="004F4CF6"/>
    <w:rsid w:val="00500312"/>
    <w:rsid w:val="005010C9"/>
    <w:rsid w:val="00511226"/>
    <w:rsid w:val="005145E0"/>
    <w:rsid w:val="005234F2"/>
    <w:rsid w:val="005235F5"/>
    <w:rsid w:val="0052431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B5ED1"/>
    <w:rsid w:val="005B7954"/>
    <w:rsid w:val="005D59D4"/>
    <w:rsid w:val="005E1821"/>
    <w:rsid w:val="005E3D45"/>
    <w:rsid w:val="005E524A"/>
    <w:rsid w:val="005F28AF"/>
    <w:rsid w:val="005F5506"/>
    <w:rsid w:val="005F6642"/>
    <w:rsid w:val="00602559"/>
    <w:rsid w:val="00604FD6"/>
    <w:rsid w:val="00606CF1"/>
    <w:rsid w:val="00606F46"/>
    <w:rsid w:val="006118F5"/>
    <w:rsid w:val="00616BA7"/>
    <w:rsid w:val="00621E50"/>
    <w:rsid w:val="00625292"/>
    <w:rsid w:val="0062588B"/>
    <w:rsid w:val="00627CD2"/>
    <w:rsid w:val="0064038E"/>
    <w:rsid w:val="00641C9D"/>
    <w:rsid w:val="00645606"/>
    <w:rsid w:val="00647947"/>
    <w:rsid w:val="00654A12"/>
    <w:rsid w:val="00655DD1"/>
    <w:rsid w:val="006610AA"/>
    <w:rsid w:val="00661C35"/>
    <w:rsid w:val="0066216C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37DE"/>
    <w:rsid w:val="006D1655"/>
    <w:rsid w:val="006E19C4"/>
    <w:rsid w:val="006E1DF5"/>
    <w:rsid w:val="006E68FD"/>
    <w:rsid w:val="006F6F80"/>
    <w:rsid w:val="00700737"/>
    <w:rsid w:val="00724687"/>
    <w:rsid w:val="00725F6B"/>
    <w:rsid w:val="00730AA1"/>
    <w:rsid w:val="00731866"/>
    <w:rsid w:val="007318C2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781F"/>
    <w:rsid w:val="00787928"/>
    <w:rsid w:val="0079000C"/>
    <w:rsid w:val="007912AF"/>
    <w:rsid w:val="00797EFF"/>
    <w:rsid w:val="007B3BDE"/>
    <w:rsid w:val="007B56DA"/>
    <w:rsid w:val="007B7FB3"/>
    <w:rsid w:val="007C303B"/>
    <w:rsid w:val="007C7327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691"/>
    <w:rsid w:val="00820CD0"/>
    <w:rsid w:val="00832D58"/>
    <w:rsid w:val="00836D15"/>
    <w:rsid w:val="00843F6F"/>
    <w:rsid w:val="00844810"/>
    <w:rsid w:val="00844F4E"/>
    <w:rsid w:val="008628C3"/>
    <w:rsid w:val="00865DAF"/>
    <w:rsid w:val="00874F4F"/>
    <w:rsid w:val="00892F1F"/>
    <w:rsid w:val="00894F91"/>
    <w:rsid w:val="00896B79"/>
    <w:rsid w:val="008A1DB8"/>
    <w:rsid w:val="008A1E0E"/>
    <w:rsid w:val="008A4B19"/>
    <w:rsid w:val="008A4C55"/>
    <w:rsid w:val="008B276C"/>
    <w:rsid w:val="008B7BA2"/>
    <w:rsid w:val="008C6382"/>
    <w:rsid w:val="008C747E"/>
    <w:rsid w:val="008D3881"/>
    <w:rsid w:val="008D3E84"/>
    <w:rsid w:val="008D5957"/>
    <w:rsid w:val="008E2DC6"/>
    <w:rsid w:val="008E2DF2"/>
    <w:rsid w:val="008E5DC1"/>
    <w:rsid w:val="008E712B"/>
    <w:rsid w:val="008F23AF"/>
    <w:rsid w:val="008F78A4"/>
    <w:rsid w:val="0090067C"/>
    <w:rsid w:val="00903EC8"/>
    <w:rsid w:val="00905E3A"/>
    <w:rsid w:val="00910315"/>
    <w:rsid w:val="009117F9"/>
    <w:rsid w:val="00914A23"/>
    <w:rsid w:val="00915694"/>
    <w:rsid w:val="00927136"/>
    <w:rsid w:val="009304CB"/>
    <w:rsid w:val="00934130"/>
    <w:rsid w:val="00942AE1"/>
    <w:rsid w:val="00956B00"/>
    <w:rsid w:val="009777B4"/>
    <w:rsid w:val="00980883"/>
    <w:rsid w:val="009826C7"/>
    <w:rsid w:val="009850B9"/>
    <w:rsid w:val="00985B6B"/>
    <w:rsid w:val="0098792C"/>
    <w:rsid w:val="00995140"/>
    <w:rsid w:val="009A1D6A"/>
    <w:rsid w:val="009A376F"/>
    <w:rsid w:val="009C5BF1"/>
    <w:rsid w:val="009D58AA"/>
    <w:rsid w:val="009D756B"/>
    <w:rsid w:val="009D7716"/>
    <w:rsid w:val="009E054B"/>
    <w:rsid w:val="009E14DE"/>
    <w:rsid w:val="009E62FC"/>
    <w:rsid w:val="009F21FE"/>
    <w:rsid w:val="00A135EB"/>
    <w:rsid w:val="00A15824"/>
    <w:rsid w:val="00A16700"/>
    <w:rsid w:val="00A236C4"/>
    <w:rsid w:val="00A309E5"/>
    <w:rsid w:val="00A34AB8"/>
    <w:rsid w:val="00A36B2D"/>
    <w:rsid w:val="00A41EC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92BAC"/>
    <w:rsid w:val="00A944CF"/>
    <w:rsid w:val="00AA04E6"/>
    <w:rsid w:val="00AB560E"/>
    <w:rsid w:val="00AB6A11"/>
    <w:rsid w:val="00AB7882"/>
    <w:rsid w:val="00AD199B"/>
    <w:rsid w:val="00AE2B17"/>
    <w:rsid w:val="00AE569F"/>
    <w:rsid w:val="00AE5EDD"/>
    <w:rsid w:val="00AE7F05"/>
    <w:rsid w:val="00AE7F2B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829A7"/>
    <w:rsid w:val="00B82A0D"/>
    <w:rsid w:val="00B8312C"/>
    <w:rsid w:val="00B968D8"/>
    <w:rsid w:val="00BA0AA4"/>
    <w:rsid w:val="00BA124E"/>
    <w:rsid w:val="00BA14B6"/>
    <w:rsid w:val="00BA3F88"/>
    <w:rsid w:val="00BC223A"/>
    <w:rsid w:val="00BC4C16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A12"/>
    <w:rsid w:val="00C60D8F"/>
    <w:rsid w:val="00C6124B"/>
    <w:rsid w:val="00C6126A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C5180"/>
    <w:rsid w:val="00CD41E7"/>
    <w:rsid w:val="00CD5C27"/>
    <w:rsid w:val="00CD75AA"/>
    <w:rsid w:val="00CD7742"/>
    <w:rsid w:val="00CE0E0A"/>
    <w:rsid w:val="00CF0A35"/>
    <w:rsid w:val="00CF324D"/>
    <w:rsid w:val="00CF5160"/>
    <w:rsid w:val="00CF5252"/>
    <w:rsid w:val="00CF67A4"/>
    <w:rsid w:val="00CF7BC8"/>
    <w:rsid w:val="00CF7DDC"/>
    <w:rsid w:val="00D03614"/>
    <w:rsid w:val="00D06457"/>
    <w:rsid w:val="00D15AC7"/>
    <w:rsid w:val="00D45433"/>
    <w:rsid w:val="00D471DE"/>
    <w:rsid w:val="00D52DAC"/>
    <w:rsid w:val="00D54795"/>
    <w:rsid w:val="00D55E6A"/>
    <w:rsid w:val="00D567C5"/>
    <w:rsid w:val="00D60E05"/>
    <w:rsid w:val="00D6282F"/>
    <w:rsid w:val="00D62E97"/>
    <w:rsid w:val="00D74D12"/>
    <w:rsid w:val="00D750D9"/>
    <w:rsid w:val="00D76AD5"/>
    <w:rsid w:val="00D77C89"/>
    <w:rsid w:val="00D914A4"/>
    <w:rsid w:val="00D96102"/>
    <w:rsid w:val="00D97F11"/>
    <w:rsid w:val="00DA1638"/>
    <w:rsid w:val="00DA65D8"/>
    <w:rsid w:val="00DB1C44"/>
    <w:rsid w:val="00DB277F"/>
    <w:rsid w:val="00DB6D0E"/>
    <w:rsid w:val="00DC0B86"/>
    <w:rsid w:val="00DC1E14"/>
    <w:rsid w:val="00DC307F"/>
    <w:rsid w:val="00DD74DF"/>
    <w:rsid w:val="00DE0E47"/>
    <w:rsid w:val="00DE61F7"/>
    <w:rsid w:val="00DF4165"/>
    <w:rsid w:val="00DF7E29"/>
    <w:rsid w:val="00E03DB3"/>
    <w:rsid w:val="00E043B6"/>
    <w:rsid w:val="00E0562A"/>
    <w:rsid w:val="00E06E29"/>
    <w:rsid w:val="00E17CA2"/>
    <w:rsid w:val="00E23008"/>
    <w:rsid w:val="00E232CA"/>
    <w:rsid w:val="00E27C02"/>
    <w:rsid w:val="00E34FDB"/>
    <w:rsid w:val="00E50A24"/>
    <w:rsid w:val="00E67F59"/>
    <w:rsid w:val="00E9046B"/>
    <w:rsid w:val="00E92A39"/>
    <w:rsid w:val="00E9476E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D7D7A"/>
    <w:rsid w:val="00EE0031"/>
    <w:rsid w:val="00EE7606"/>
    <w:rsid w:val="00EF1670"/>
    <w:rsid w:val="00EF6ED4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A0234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1.xml"/><Relationship Id="rId20" Type="http://schemas.openxmlformats.org/officeDocument/2006/relationships/header" Target="header2.xml"/><Relationship Id="rId21" Type="http://schemas.openxmlformats.org/officeDocument/2006/relationships/footer" Target="footer2.xml"/><Relationship Id="rId22" Type="http://schemas.openxmlformats.org/officeDocument/2006/relationships/image" Target="media/image11.png"/><Relationship Id="rId23" Type="http://schemas.openxmlformats.org/officeDocument/2006/relationships/image" Target="media/image12.png"/><Relationship Id="rId24" Type="http://schemas.openxmlformats.org/officeDocument/2006/relationships/image" Target="media/image13.png"/><Relationship Id="rId25" Type="http://schemas.openxmlformats.org/officeDocument/2006/relationships/hyperlink" Target="https://lichess.org/study/7qOrZwG6" TargetMode="External"/><Relationship Id="rId26" Type="http://schemas.openxmlformats.org/officeDocument/2006/relationships/hyperlink" Target="https://brainking.com/pt/GameRules?tp=125" TargetMode="External"/><Relationship Id="rId27" Type="http://schemas.openxmlformats.org/officeDocument/2006/relationships/fontTable" Target="fontTable.xml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FFDDE327-E962-2346-BAA6-3F663FDF79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3927</Words>
  <Characters>20068</Characters>
  <Application>Microsoft Macintosh Word</Application>
  <DocSecurity>0</DocSecurity>
  <Lines>647</Lines>
  <Paragraphs>48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3506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2</cp:revision>
  <cp:lastPrinted>2017-10-11T08:08:00Z</cp:lastPrinted>
  <dcterms:created xsi:type="dcterms:W3CDTF">2017-10-13T14:52:00Z</dcterms:created>
  <dcterms:modified xsi:type="dcterms:W3CDTF">2017-10-13T14:52:00Z</dcterms:modified>
  <cp:category/>
</cp:coreProperties>
</file>